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Start w:id="1" w:name="_Hlk92896038"/>
      <w:bookmarkEnd w:id="0"/>
      <w:r w:rsidRPr="00410929">
        <w:rPr>
          <w:b/>
          <w:bCs/>
          <w:u w:val="single"/>
        </w:rPr>
        <w:t>SUPPLEMENTARY MATERIAL</w:t>
      </w:r>
    </w:p>
    <w:bookmarkEnd w:id="1"/>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2D8370A0"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U0NDwvUmVjTnVtPjxEaXNwbGF5VGV4dD4oMS01KTwv
RGlzcGxheVRleHQ+PHJlY29yZD48cmVjLW51bWJlcj41NDQ8L3JlYy1udW1iZXI+PGZvcmVpZ24t
a2V5cz48a2V5IGFwcD0iRU4iIGRiLWlkPSI5dGV0ZHBkdHFwc3RldGVyOTBwdjUwdG5yMHhzdHNy
dGVyczkiIHRpbWVzdGFtcD0iMTY0NjczMzAwNCI+NTQ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1
NDU8L1JlY051bT48cmVjb3JkPjxyZWMtbnVtYmVyPjU0NTwvcmVjLW51bWJlcj48Zm9yZWlnbi1r
ZXlzPjxrZXkgYXBwPSJFTiIgZGItaWQ9Ijl0ZXRkcGR0cXBzdGV0ZXI5MHB2NTB0bnIweHN0c3J0
ZXJzOSIgdGltZXN0YW1wPSIxNjQ2NzMzMDA0Ij41NDU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U0NjwvUmVjTnVtPjxyZWNvcmQ+PHJlYy1udW1iZXI+NTQ2PC9yZWMtbnVtYmVyPjxmb3JlaWdu
LWtleXM+PGtleSBhcHA9IkVOIiBkYi1pZD0iOXRldGRwZHRxcHN0ZXRlcjkwcHY1MHRucjB4c3Rz
cnRlcnM5IiB0aW1lc3RhbXA9IjE2NDY3MzMwMDQiPjU0Nj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NTQ3PC9SZWNOdW0+PHJlY29yZD48cmVjLW51bWJlcj41NDc8L3JlYy1udW1i
ZXI+PGZvcmVpZ24ta2V5cz48a2V5IGFwcD0iRU4iIGRiLWlkPSI5dGV0ZHBkdHFwc3RldGVyOTBw
djUwdG5yMHhzdHNydGVyczkiIHRpbWVzdGFtcD0iMTY0NjczMzAwNCI+NTQ3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1NDg8L1Jl
Y051bT48cmVjb3JkPjxyZWMtbnVtYmVyPjU0ODwvcmVjLW51bWJlcj48Zm9yZWlnbi1rZXlzPjxr
ZXkgYXBwPSJFTiIgZGItaWQ9Ijl0ZXRkcGR0cXBzdGV0ZXI5MHB2NTB0bnIweHN0c3J0ZXJzOSIg
dGltZXN0YW1wPSIxNjQ2NzMzMDA0Ij41NDg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C511ED">
        <w:rPr>
          <w:bCs/>
          <w:lang w:eastAsia="en-GB"/>
        </w:rPr>
        <w:instrText xml:space="preserve"> ADDIN EN.CITE </w:instrText>
      </w:r>
      <w:r w:rsidR="00C511ED">
        <w:rPr>
          <w:bCs/>
          <w:lang w:eastAsia="en-GB"/>
        </w:rPr>
        <w:fldChar w:fldCharType="begin">
          <w:fldData xml:space="preserve">PEVuZE5vdGU+PENpdGU+PEF1dGhvcj5FdXJvcGVhbiBNZWRpY2luZXMgQWdlbmN5PC9BdXRob3I+
PFllYXI+MjAxNjwvWWVhcj48UmVjTnVtPjU0NDwvUmVjTnVtPjxEaXNwbGF5VGV4dD4oMS01KTwv
RGlzcGxheVRleHQ+PHJlY29yZD48cmVjLW51bWJlcj41NDQ8L3JlYy1udW1iZXI+PGZvcmVpZ24t
a2V5cz48a2V5IGFwcD0iRU4iIGRiLWlkPSI5dGV0ZHBkdHFwc3RldGVyOTBwdjUwdG5yMHhzdHNy
dGVyczkiIHRpbWVzdGFtcD0iMTY0NjczMzAwNCI+NTQ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1
NDU8L1JlY051bT48cmVjb3JkPjxyZWMtbnVtYmVyPjU0NTwvcmVjLW51bWJlcj48Zm9yZWlnbi1r
ZXlzPjxrZXkgYXBwPSJFTiIgZGItaWQ9Ijl0ZXRkcGR0cXBzdGV0ZXI5MHB2NTB0bnIweHN0c3J0
ZXJzOSIgdGltZXN0YW1wPSIxNjQ2NzMzMDA0Ij41NDU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U0NjwvUmVjTnVtPjxyZWNvcmQ+PHJlYy1udW1iZXI+NTQ2PC9yZWMtbnVtYmVyPjxmb3JlaWdu
LWtleXM+PGtleSBhcHA9IkVOIiBkYi1pZD0iOXRldGRwZHRxcHN0ZXRlcjkwcHY1MHRucjB4c3Rz
cnRlcnM5IiB0aW1lc3RhbXA9IjE2NDY3MzMwMDQiPjU0Nj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NTQ3PC9SZWNOdW0+PHJlY29yZD48cmVjLW51bWJlcj41NDc8L3JlYy1udW1i
ZXI+PGZvcmVpZ24ta2V5cz48a2V5IGFwcD0iRU4iIGRiLWlkPSI5dGV0ZHBkdHFwc3RldGVyOTBw
djUwdG5yMHhzdHNydGVyczkiIHRpbWVzdGFtcD0iMTY0NjczMzAwNCI+NTQ3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1NDg8L1Jl
Y051bT48cmVjb3JkPjxyZWMtbnVtYmVyPjU0ODwvcmVjLW51bWJlcj48Zm9yZWlnbi1rZXlzPjxr
ZXkgYXBwPSJFTiIgZGItaWQ9Ijl0ZXRkcGR0cXBzdGV0ZXI5MHB2NTB0bnIweHN0c3J0ZXJzOSIg
dGltZXN0YW1wPSIxNjQ2NzMzMDA0Ij41NDg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C511ED">
        <w:rPr>
          <w:bCs/>
          <w:lang w:eastAsia="en-GB"/>
        </w:rPr>
        <w:instrText xml:space="preserve"> ADDIN EN.CITE.DATA </w:instrText>
      </w:r>
      <w:r w:rsidR="00C511ED">
        <w:rPr>
          <w:bCs/>
          <w:lang w:eastAsia="en-GB"/>
        </w:rPr>
      </w:r>
      <w:r w:rsidR="00C511ED">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26675C35"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863B26">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C511ED">
        <w:rPr>
          <w:bCs/>
          <w:lang w:eastAsia="en-GB"/>
        </w:rPr>
        <w:instrText xml:space="preserve"> ADDIN EN.CITE &lt;EndNote&gt;&lt;Cite&gt;&lt;Author&gt;Cassini&lt;/Author&gt;&lt;Year&gt;2018&lt;/Year&gt;&lt;RecNum&gt;476&lt;/RecNum&gt;&lt;DisplayText&gt;(7)&lt;/DisplayText&gt;&lt;record&gt;&lt;rec-number&gt;476&lt;/rec-number&gt;&lt;foreign-keys&gt;&lt;key app="EN" db-id="9tetdpdtqpsteter90pv50tnr0xstsrters9" timestamp="1646733004"&gt;476&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4E49D643"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C511ED">
        <w:rPr>
          <w:rFonts w:ascii="Calibri" w:eastAsia="Times New Roman" w:hAnsi="Calibri" w:cs="Calibri"/>
          <w:lang w:eastAsia="en-GB"/>
        </w:rPr>
        <w:instrText xml:space="preserve"> ADDIN EN.CITE &lt;EndNote&gt;&lt;Cite&gt;&lt;Author&gt;Cassini&lt;/Author&gt;&lt;Year&gt;2018&lt;/Year&gt;&lt;RecNum&gt;476&lt;/RecNum&gt;&lt;DisplayText&gt;(7)&lt;/DisplayText&gt;&lt;record&gt;&lt;rec-number&gt;476&lt;/rec-number&gt;&lt;foreign-keys&gt;&lt;key app="EN" db-id="9tetdpdtqpsteter90pv50tnr0xstsrters9" timestamp="1646733004"&gt;476&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U5MDwvUmVjTnVt
PjxyZWNvcmQ+PHJlYy1udW1iZXI+NTkwPC9yZWMtbnVtYmVyPjxmb3JlaWduLWtleXM+PGtleSBh
cHA9IkVOIiBkYi1pZD0iOXRldGRwZHRxcHN0ZXRlcjkwcHY1MHRucjB4c3RzcnRlcnM5IiB0aW1l
c3RhbXA9IjE2NDY3Mzc5NjciPjU5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B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U5MTwv
UmVjTnVtPjxyZWNvcmQ+PHJlYy1udW1iZXI+NTkxPC9yZWMtbnVtYmVyPjxmb3JlaWduLWtleXM+
PGtleSBhcHA9IkVOIiBkYi1pZD0iOXRldGRwZHRxcHN0ZXRlcjkwcHY1MHRucjB4c3RzcnRlcnM5
IiB0aW1lc3RhbXA9IjE2NDY3Mzc5NjciPjU5M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B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U5MzwvUmVjTnVtPjxyZWNvcmQ+PHJlYy1udW1iZXI+NTkzPC9yZWMtbnVtYmVyPjxmb3JlaWdu
LWtleXM+PGtleSBhcHA9IkVOIiBkYi1pZD0iOXRldGRwZHRxcHN0ZXRlcjkwcHY1MHRucjB4c3Rz
cnRlcnM5IiB0aW1lc3RhbXA9IjE2NDY3Mzc5NjciPjU5Mz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B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U5NTwvUmVjTnVtPjxyZWNvcmQ+PHJlYy1udW1iZXI+NTk1PC9yZWMtbnVtYmVyPjxm
b3JlaWduLWtleXM+PGtleSBhcHA9IkVOIiBkYi1pZD0iOXRldGRwZHRxcHN0ZXRlcjkwcHY1MHRu
cjB4c3RzcnRlcnM5IiB0aW1lc3RhbXA9IjE2NDY3Mzc5NjciPjU5NT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NjE0PC9SZWNOdW0+PHJlY29yZD48cmVjLW51bWJlcj42MTQ8L3Jl
Yy1udW1iZXI+PGZvcmVpZ24ta2V5cz48a2V5IGFwcD0iRU4iIGRiLWlkPSI5dGV0ZHBkdHFwc3Rl
dGVyOTBwdjUwdG5yMHhzdHNydGVyczkiIHRpbWVzdGFtcD0iMTY0Njc0NzY0MCI+NjE0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QSBKb3VybmFsPC9mdWxsLXRpdGxlPjwvcGVyaW9kaWNhbD48dm9sdW1lPjE5PC92b2x1bWU+
PG51bWJlcj40PC9udW1iZXI+PGRhdGVzPjx5ZWFyPjIwMjE8L3llYXI+PC9kYXRlcz48dXJscz48
L3VybHM+PC9yZWNvcmQ+PC9DaXRlPjwvRW5kTm90ZT4A
</w:fldData>
        </w:fldChar>
      </w:r>
      <w:r w:rsidR="00C511ED">
        <w:rPr>
          <w:rFonts w:ascii="Calibri" w:eastAsia="Times New Roman" w:hAnsi="Calibri" w:cs="Calibri"/>
          <w:lang w:eastAsia="en-GB"/>
        </w:rPr>
        <w:instrText xml:space="preserve"> ADDIN EN.CITE </w:instrText>
      </w:r>
      <w:r w:rsidR="00C511ED">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U5MDwvUmVjTnVt
PjxyZWNvcmQ+PHJlYy1udW1iZXI+NTkwPC9yZWMtbnVtYmVyPjxmb3JlaWduLWtleXM+PGtleSBh
cHA9IkVOIiBkYi1pZD0iOXRldGRwZHRxcHN0ZXRlcjkwcHY1MHRucjB4c3RzcnRlcnM5IiB0aW1l
c3RhbXA9IjE2NDY3Mzc5NjciPjU5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B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U5MTwv
UmVjTnVtPjxyZWNvcmQ+PHJlYy1udW1iZXI+NTkxPC9yZWMtbnVtYmVyPjxmb3JlaWduLWtleXM+
PGtleSBhcHA9IkVOIiBkYi1pZD0iOXRldGRwZHRxcHN0ZXRlcjkwcHY1MHRucjB4c3RzcnRlcnM5
IiB0aW1lc3RhbXA9IjE2NDY3Mzc5NjciPjU5M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B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U5MzwvUmVjTnVtPjxyZWNvcmQ+PHJlYy1udW1iZXI+NTkzPC9yZWMtbnVtYmVyPjxmb3JlaWdu
LWtleXM+PGtleSBhcHA9IkVOIiBkYi1pZD0iOXRldGRwZHRxcHN0ZXRlcjkwcHY1MHRucjB4c3Rz
cnRlcnM5IiB0aW1lc3RhbXA9IjE2NDY3Mzc5NjciPjU5Mz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B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U5NTwvUmVjTnVtPjxyZWNvcmQ+PHJlYy1udW1iZXI+NTk1PC9yZWMtbnVtYmVyPjxm
b3JlaWduLWtleXM+PGtleSBhcHA9IkVOIiBkYi1pZD0iOXRldGRwZHRxcHN0ZXRlcjkwcHY1MHRu
cjB4c3RzcnRlcnM5IiB0aW1lc3RhbXA9IjE2NDY3Mzc5NjciPjU5NT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NjE0PC9SZWNOdW0+PHJlY29yZD48cmVjLW51bWJlcj42MTQ8L3Jl
Yy1udW1iZXI+PGZvcmVpZ24ta2V5cz48a2V5IGFwcD0iRU4iIGRiLWlkPSI5dGV0ZHBkdHFwc3Rl
dGVyOTBwdjUwdG5yMHhzdHNydGVyczkiIHRpbWVzdGFtcD0iMTY0Njc0NzY0MCI+NjE0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QSBKb3VybmFsPC9mdWxsLXRpdGxlPjwvcGVyaW9kaWNhbD48dm9sdW1lPjE5PC92b2x1bWU+
PG51bWJlcj40PC9udW1iZXI+PGRhdGVzPjx5ZWFyPjIwMjE8L3llYXI+PC9kYXRlcz48dXJscz48
L3VybHM+PC9yZWNvcmQ+PC9DaXRlPjwvRW5kTm90ZT4A
</w:fldData>
        </w:fldChar>
      </w:r>
      <w:r w:rsidR="00C511ED">
        <w:rPr>
          <w:rFonts w:ascii="Calibri" w:eastAsia="Times New Roman" w:hAnsi="Calibri" w:cs="Calibri"/>
          <w:lang w:eastAsia="en-GB"/>
        </w:rPr>
        <w:instrText xml:space="preserve"> ADDIN EN.CITE.DATA </w:instrText>
      </w:r>
      <w:r w:rsidR="00C511ED">
        <w:rPr>
          <w:rFonts w:ascii="Calibri" w:eastAsia="Times New Roman" w:hAnsi="Calibri" w:cs="Calibri"/>
          <w:lang w:eastAsia="en-GB"/>
        </w:rPr>
      </w:r>
      <w:r w:rsidR="00C511ED">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xml:space="preserve">. However, due to a recent </w:t>
      </w:r>
      <w:r w:rsidR="00C33456">
        <w:rPr>
          <w:rFonts w:ascii="Calibri" w:eastAsia="Times New Roman" w:hAnsi="Calibri" w:cs="Calibri"/>
          <w:lang w:eastAsia="en-GB"/>
        </w:rPr>
        <w:lastRenderedPageBreak/>
        <w:t>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210A6F3F"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C511ED">
        <w:rPr>
          <w:rFonts w:ascii="Calibri" w:eastAsia="Times New Roman" w:hAnsi="Calibri" w:cs="Calibri"/>
          <w:lang w:eastAsia="en-GB"/>
        </w:rPr>
        <w:instrText xml:space="preserve"> ADDIN EN.CITE &lt;EndNote&gt;&lt;Cite&gt;&lt;Author&gt;Eurostat&lt;/Author&gt;&lt;Year&gt;2021&lt;/Year&gt;&lt;RecNum&gt;514&lt;/RecNum&gt;&lt;DisplayText&gt;(14)&lt;/DisplayText&gt;&lt;record&gt;&lt;rec-number&gt;514&lt;/rec-number&gt;&lt;foreign-keys&gt;&lt;key app="EN" db-id="9tetdpdtqpsteter90pv50tnr0xstsrters9" timestamp="1646733004"&gt;514&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2D052960"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C511ED">
        <w:rPr>
          <w:rFonts w:cstheme="minorHAnsi"/>
        </w:rPr>
        <w:instrText xml:space="preserve"> ADDIN EN.CITE &lt;EndNote&gt;&lt;Cite&gt;&lt;Author&gt;Saltelli&lt;/Author&gt;&lt;Year&gt;1998&lt;/Year&gt;&lt;RecNum&gt;409&lt;/RecNum&gt;&lt;DisplayText&gt;(15)&lt;/DisplayText&gt;&lt;record&gt;&lt;rec-number&gt;409&lt;/rec-number&gt;&lt;foreign-keys&gt;&lt;key app="EN" db-id="9tetdpdtqpsteter90pv50tnr0xstsrters9" timestamp="1646733004"&gt;409&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2"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w:t>
      </w:r>
      <w:r w:rsidR="00454F2C" w:rsidRPr="00F53BAC">
        <w:rPr>
          <w:rFonts w:cstheme="minorHAnsi"/>
        </w:rPr>
        <w:lastRenderedPageBreak/>
        <w:t>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1EE7A6D0" w14:textId="339769FA" w:rsidR="007E08B9" w:rsidRPr="00C80B55" w:rsidRDefault="007E08B9" w:rsidP="00FB571F">
      <w:pPr>
        <w:pStyle w:val="NoSpacing"/>
        <w:spacing w:line="360" w:lineRule="auto"/>
        <w:jc w:val="both"/>
        <w:rPr>
          <w:rFonts w:cstheme="minorHAnsi"/>
        </w:rPr>
      </w:pPr>
      <w:bookmarkStart w:id="3" w:name="_GoBack"/>
      <w:bookmarkEnd w:id="3"/>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2"/>
      <w:r w:rsidR="0053490A" w:rsidRPr="000F0834">
        <w:rPr>
          <w:rFonts w:cstheme="minorHAnsi"/>
        </w:rPr>
        <w:t>.</w:t>
      </w:r>
    </w:p>
    <w:p w14:paraId="2CFC771F" w14:textId="77777777" w:rsidR="00C511ED" w:rsidRDefault="00C511ED" w:rsidP="001D5C8D">
      <w:pPr>
        <w:spacing w:after="0" w:line="360" w:lineRule="auto"/>
        <w:rPr>
          <w:b/>
          <w:bCs/>
          <w:noProof/>
          <w:u w:val="single"/>
          <w:lang w:eastAsia="en-GB"/>
        </w:rPr>
      </w:pPr>
    </w:p>
    <w:p w14:paraId="08B644FC" w14:textId="77777777" w:rsidR="00C511ED" w:rsidRDefault="00C511ED" w:rsidP="001D5C8D">
      <w:pPr>
        <w:spacing w:after="0" w:line="360" w:lineRule="auto"/>
        <w:rPr>
          <w:b/>
          <w:bCs/>
          <w:noProof/>
          <w:u w:val="single"/>
          <w:lang w:eastAsia="en-GB"/>
        </w:rPr>
      </w:pPr>
    </w:p>
    <w:p w14:paraId="05A59F06" w14:textId="6C72BC7F"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0BBCB893"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C511ED">
        <w:rPr>
          <w:noProof/>
          <w:lang w:eastAsia="en-GB"/>
        </w:rPr>
        <w:instrText xml:space="preserve"> ADDIN EN.CITE &lt;EndNote&gt;&lt;Cite&gt;&lt;Author&gt;Toni&lt;/Author&gt;&lt;Year&gt;2009&lt;/Year&gt;&lt;RecNum&gt;420&lt;/RecNum&gt;&lt;DisplayText&gt;(16)&lt;/DisplayText&gt;&lt;record&gt;&lt;rec-number&gt;420&lt;/rec-number&gt;&lt;foreign-keys&gt;&lt;key app="EN" db-id="9tetdpdtqpsteter90pv50tnr0xstsrters9" timestamp="1646733004"&gt;420&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0A43629E"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C511ED">
        <w:rPr>
          <w:rFonts w:eastAsiaTheme="minorEastAsia"/>
          <w:noProof/>
          <w:lang w:eastAsia="en-GB"/>
        </w:rPr>
        <w:instrText xml:space="preserve"> ADDIN EN.CITE &lt;EndNote&gt;&lt;Cite&gt;&lt;Author&gt;Toni&lt;/Author&gt;&lt;Year&gt;2009&lt;/Year&gt;&lt;RecNum&gt;420&lt;/RecNum&gt;&lt;DisplayText&gt;(16)&lt;/DisplayText&gt;&lt;record&gt;&lt;rec-number&gt;420&lt;/rec-number&gt;&lt;foreign-keys&gt;&lt;key app="EN" db-id="9tetdpdtqpsteter90pv50tnr0xstsrters9" timestamp="1646733004"&gt;420&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w:t>
      </w:r>
      <w:r w:rsidR="004E1542" w:rsidRPr="0015613E">
        <w:rPr>
          <w:rFonts w:eastAsiaTheme="minorEastAsia"/>
          <w:noProof/>
          <w:lang w:eastAsia="en-GB"/>
        </w:rPr>
        <w:lastRenderedPageBreak/>
        <w:t xml:space="preserve">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C511ED">
        <w:rPr>
          <w:rFonts w:eastAsiaTheme="minorEastAsia"/>
          <w:noProof/>
          <w:lang w:eastAsia="en-GB"/>
        </w:rPr>
        <w:instrText xml:space="preserve"> ADDIN EN.CITE &lt;EndNote&gt;&lt;Cite&gt;&lt;Author&gt;Toni&lt;/Author&gt;&lt;Year&gt;2009&lt;/Year&gt;&lt;RecNum&gt;420&lt;/RecNum&gt;&lt;DisplayText&gt;(16)&lt;/DisplayText&gt;&lt;record&gt;&lt;rec-number&gt;420&lt;/rec-number&gt;&lt;foreign-keys&gt;&lt;key app="EN" db-id="9tetdpdtqpsteter90pv50tnr0xstsrters9" timestamp="1646733004"&gt;420&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C93E95"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A12980"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19BD56B5"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C511ED">
        <w:rPr>
          <w:rFonts w:eastAsiaTheme="minorEastAsia"/>
          <w:noProof/>
          <w:lang w:eastAsia="en-GB"/>
        </w:rPr>
        <w:instrText xml:space="preserve"> ADDIN EN.CITE &lt;EndNote&gt;&lt;Cite&gt;&lt;Author&gt;Toni&lt;/Author&gt;&lt;Year&gt;2009&lt;/Year&gt;&lt;RecNum&gt;420&lt;/RecNum&gt;&lt;DisplayText&gt;(16)&lt;/DisplayText&gt;&lt;record&gt;&lt;rec-number&gt;420&lt;/rec-number&gt;&lt;foreign-keys&gt;&lt;key app="EN" db-id="9tetdpdtqpsteter90pv50tnr0xstsrters9" timestamp="1646733004"&gt;420&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lastRenderedPageBreak/>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6FAF8C5D"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2</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27B5F7E9" w14:textId="40B61EB6" w:rsidR="00697210"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C511ED">
        <w:rPr>
          <w:rFonts w:eastAsiaTheme="minorEastAsia"/>
          <w:noProof/>
          <w:lang w:eastAsia="en-GB"/>
        </w:rPr>
        <w:instrText xml:space="preserve"> ADDIN EN.CITE &lt;EndNote&gt;&lt;Cite&gt;&lt;Author&gt;Toni&lt;/Author&gt;&lt;Year&gt;2009&lt;/Year&gt;&lt;RecNum&gt;420&lt;/RecNum&gt;&lt;DisplayText&gt;(16)&lt;/DisplayText&gt;&lt;record&gt;&lt;rec-number&gt;420&lt;/rec-number&gt;&lt;foreign-keys&gt;&lt;key app="EN" db-id="9tetdpdtqpsteter90pv50tnr0xstsrters9" timestamp="1646733004"&gt;420&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38EF3150" w14:textId="538119F0" w:rsidR="001D5C8D" w:rsidRDefault="001D5C8D" w:rsidP="007806D1">
      <w:pPr>
        <w:spacing w:after="0" w:line="360" w:lineRule="auto"/>
        <w:rPr>
          <w:b/>
          <w:bCs/>
        </w:rPr>
      </w:pPr>
    </w:p>
    <w:p w14:paraId="1ACCF457" w14:textId="77777777" w:rsidR="00C511ED" w:rsidRDefault="00C511E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606350C1" w:rsidR="00E33518" w:rsidRPr="00142A53" w:rsidRDefault="00E33518" w:rsidP="00E33518">
      <w:pPr>
        <w:spacing w:after="0" w:line="360" w:lineRule="auto"/>
        <w:jc w:val="both"/>
        <w:rPr>
          <w:rFonts w:eastAsiaTheme="minorEastAsia"/>
          <w:noProof/>
          <w:lang w:eastAsia="en-GB"/>
        </w:rPr>
      </w:pPr>
      <w:r w:rsidRPr="00142A53">
        <w:rPr>
          <w:rFonts w:eastAsiaTheme="minorEastAsia"/>
          <w:b/>
          <w:bCs/>
          <w:noProof/>
          <w:lang w:eastAsia="en-GB"/>
        </w:rPr>
        <w:t>Figure S</w:t>
      </w:r>
      <w:r w:rsidR="0022078F" w:rsidRPr="00142A53">
        <w:rPr>
          <w:rFonts w:eastAsiaTheme="minorEastAsia"/>
          <w:b/>
          <w:bCs/>
          <w:noProof/>
          <w:lang w:eastAsia="en-GB"/>
        </w:rPr>
        <w:t>3</w:t>
      </w:r>
      <w:r w:rsidRPr="00142A53">
        <w:rPr>
          <w:rFonts w:eastAsiaTheme="minorEastAsia"/>
          <w:b/>
          <w:noProof/>
          <w:lang w:eastAsia="en-GB"/>
        </w:rPr>
        <w:t xml:space="preserve">. </w:t>
      </w:r>
      <w:r w:rsidR="00652211" w:rsidRPr="00142A53">
        <w:rPr>
          <w:rFonts w:eastAsiaTheme="minorEastAsia"/>
          <w:b/>
          <w:noProof/>
          <w:lang w:eastAsia="en-GB"/>
        </w:rPr>
        <w:t>Diagnostic plots showing the average sum of squar</w:t>
      </w:r>
      <w:r w:rsidR="00806710" w:rsidRPr="00142A53">
        <w:rPr>
          <w:rFonts w:eastAsiaTheme="minorEastAsia"/>
          <w:b/>
          <w:noProof/>
          <w:lang w:eastAsia="en-GB"/>
        </w:rPr>
        <w:t xml:space="preserve">ed distance for each generation. </w:t>
      </w:r>
      <w:r w:rsidR="00142A53">
        <w:rPr>
          <w:rFonts w:eastAsiaTheme="minorEastAsia"/>
          <w:noProof/>
          <w:lang w:eastAsia="en-GB"/>
        </w:rPr>
        <w:t xml:space="preserve">Average sum of square distances (top row), distance from the target incidence of salmonellosis (middle row) and the distance from the target proportion of resistant human infection (bottom row) was plotted. </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lastRenderedPageBreak/>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5FC7A05"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22078F">
        <w:rPr>
          <w:rFonts w:eastAsiaTheme="minorEastAsia"/>
          <w:b/>
          <w:bCs/>
          <w:noProof/>
          <w:lang w:eastAsia="en-GB"/>
        </w:rPr>
        <w:t>4</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66AC7493" w:rsidR="00301966"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5</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395FDBBC" w:rsidR="00301966" w:rsidRDefault="00D510FB" w:rsidP="001D5C8D">
      <w:pPr>
        <w:spacing w:after="0" w:line="360" w:lineRule="auto"/>
        <w:rPr>
          <w:b/>
          <w:bCs/>
          <w:u w:val="single"/>
        </w:rPr>
      </w:pPr>
      <w:r>
        <w:rPr>
          <w:noProof/>
          <w:lang w:eastAsia="en-GB"/>
        </w:rPr>
        <w:lastRenderedPageBreak/>
        <w:drawing>
          <wp:inline distT="0" distB="0" distL="0" distR="0" wp14:anchorId="2D7D8733" wp14:editId="185E777A">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C9A749"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6</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3272A2C4" w14:textId="72DB12AA" w:rsidR="00D510FB" w:rsidRDefault="00D510FB" w:rsidP="00EB1BF8">
      <w:pPr>
        <w:spacing w:after="0" w:line="360" w:lineRule="auto"/>
        <w:jc w:val="both"/>
        <w:rPr>
          <w:rFonts w:eastAsiaTheme="minorEastAsia"/>
          <w:b/>
          <w:bCs/>
          <w:noProof/>
          <w:lang w:eastAsia="en-GB"/>
        </w:rPr>
      </w:pPr>
      <w:r>
        <w:rPr>
          <w:noProof/>
          <w:lang w:eastAsia="en-GB"/>
        </w:rPr>
        <w:lastRenderedPageBreak/>
        <w:drawing>
          <wp:inline distT="0" distB="0" distL="0" distR="0" wp14:anchorId="5967FF50" wp14:editId="7A610499">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4FE8D650" w:rsidR="00E33518"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7</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1A37F30D"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863B26">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863B26">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863B26">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 </w:instrText>
      </w:r>
      <w:r w:rsidR="00863B26">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DATA </w:instrText>
      </w:r>
      <w:r w:rsidR="00863B26">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2158DF37" w14:textId="77777777" w:rsidR="00C511ED" w:rsidRDefault="00C511ED" w:rsidP="00A00D4D">
      <w:pPr>
        <w:spacing w:after="0" w:line="360" w:lineRule="auto"/>
        <w:rPr>
          <w:b/>
          <w:noProof/>
          <w:lang w:eastAsia="en-GB"/>
        </w:rPr>
      </w:pPr>
    </w:p>
    <w:p w14:paraId="17AC885F" w14:textId="2B2ABB1C" w:rsidR="00DD1DA5" w:rsidRPr="00A00D4D" w:rsidRDefault="00A00D4D" w:rsidP="00A00D4D">
      <w:pPr>
        <w:spacing w:after="0" w:line="360" w:lineRule="auto"/>
        <w:rPr>
          <w:noProof/>
          <w:lang w:eastAsia="en-GB"/>
        </w:rPr>
      </w:pPr>
      <w:r w:rsidRPr="00B86799">
        <w:rPr>
          <w:b/>
          <w:noProof/>
          <w:lang w:eastAsia="en-GB"/>
        </w:rPr>
        <w:t xml:space="preserve">Table </w:t>
      </w:r>
      <w:r w:rsidR="008A7045" w:rsidRPr="00B86799">
        <w:rPr>
          <w:b/>
          <w:noProof/>
          <w:lang w:eastAsia="en-GB"/>
        </w:rPr>
        <w:t>S</w:t>
      </w:r>
      <w:r w:rsidR="0022078F">
        <w:rPr>
          <w:b/>
          <w:noProof/>
          <w:lang w:eastAsia="en-GB"/>
        </w:rPr>
        <w:t>5</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8611B7">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52E0E53E" w14:textId="77777777" w:rsidR="008611B7" w:rsidRDefault="008611B7" w:rsidP="00863B26">
      <w:pPr>
        <w:spacing w:after="0" w:line="240" w:lineRule="auto"/>
        <w:rPr>
          <w:b/>
          <w:lang w:eastAsia="en-GB"/>
        </w:rPr>
      </w:pPr>
    </w:p>
    <w:p w14:paraId="340E2C58" w14:textId="77777777" w:rsidR="008611B7" w:rsidRDefault="008611B7" w:rsidP="00863B26">
      <w:pPr>
        <w:spacing w:after="0" w:line="240" w:lineRule="auto"/>
        <w:rPr>
          <w:b/>
          <w:lang w:eastAsia="en-GB"/>
        </w:rPr>
      </w:pPr>
    </w:p>
    <w:p w14:paraId="78632116" w14:textId="77777777" w:rsidR="008611B7" w:rsidRDefault="008611B7" w:rsidP="00863B26">
      <w:pPr>
        <w:spacing w:after="0" w:line="240" w:lineRule="auto"/>
        <w:rPr>
          <w:b/>
          <w:lang w:eastAsia="en-GB"/>
        </w:rPr>
      </w:pPr>
    </w:p>
    <w:p w14:paraId="2F1AF941" w14:textId="77777777" w:rsidR="008611B7" w:rsidRDefault="008611B7" w:rsidP="00863B26">
      <w:pPr>
        <w:spacing w:after="0" w:line="240" w:lineRule="auto"/>
        <w:rPr>
          <w:b/>
          <w:lang w:eastAsia="en-GB"/>
        </w:rPr>
      </w:pPr>
    </w:p>
    <w:p w14:paraId="792736AA" w14:textId="2F19514E" w:rsidR="008611B7" w:rsidRDefault="008611B7" w:rsidP="00863B26">
      <w:pPr>
        <w:spacing w:after="0" w:line="240" w:lineRule="auto"/>
        <w:rPr>
          <w:b/>
          <w:lang w:eastAsia="en-GB"/>
        </w:rPr>
      </w:pPr>
    </w:p>
    <w:p w14:paraId="7950DF1F" w14:textId="2E8C9489" w:rsidR="006116B7" w:rsidRDefault="006116B7" w:rsidP="00863B26">
      <w:pPr>
        <w:spacing w:after="0" w:line="240" w:lineRule="auto"/>
        <w:rPr>
          <w:b/>
          <w:lang w:eastAsia="en-GB"/>
        </w:rPr>
      </w:pPr>
    </w:p>
    <w:p w14:paraId="622B1160" w14:textId="29468643" w:rsidR="006116B7" w:rsidRDefault="006116B7" w:rsidP="00863B26">
      <w:pPr>
        <w:spacing w:after="0" w:line="240" w:lineRule="auto"/>
        <w:rPr>
          <w:b/>
          <w:lang w:eastAsia="en-GB"/>
        </w:rPr>
      </w:pPr>
    </w:p>
    <w:p w14:paraId="119991E2" w14:textId="4B7E40E6" w:rsidR="006116B7" w:rsidRDefault="006116B7" w:rsidP="00863B26">
      <w:pPr>
        <w:spacing w:after="0" w:line="240" w:lineRule="auto"/>
        <w:rPr>
          <w:b/>
          <w:lang w:eastAsia="en-GB"/>
        </w:rPr>
      </w:pPr>
    </w:p>
    <w:p w14:paraId="458CA16E" w14:textId="3F19C5B0" w:rsidR="006116B7" w:rsidRDefault="006116B7" w:rsidP="00863B26">
      <w:pPr>
        <w:spacing w:after="0" w:line="240" w:lineRule="auto"/>
        <w:rPr>
          <w:b/>
          <w:lang w:eastAsia="en-GB"/>
        </w:rPr>
      </w:pPr>
    </w:p>
    <w:p w14:paraId="5AC1CAC6" w14:textId="578D05F7" w:rsidR="006116B7" w:rsidRDefault="006116B7" w:rsidP="00863B26">
      <w:pPr>
        <w:spacing w:after="0" w:line="240" w:lineRule="auto"/>
        <w:rPr>
          <w:b/>
          <w:lang w:eastAsia="en-GB"/>
        </w:rPr>
      </w:pPr>
    </w:p>
    <w:p w14:paraId="582AAE1E" w14:textId="7866A97C" w:rsidR="006116B7" w:rsidRDefault="006116B7" w:rsidP="00863B26">
      <w:pPr>
        <w:spacing w:after="0" w:line="240" w:lineRule="auto"/>
        <w:rPr>
          <w:b/>
          <w:lang w:eastAsia="en-GB"/>
        </w:rPr>
      </w:pPr>
    </w:p>
    <w:p w14:paraId="0DF0D350" w14:textId="77777777" w:rsidR="006116B7" w:rsidRDefault="006116B7" w:rsidP="006116B7">
      <w:pPr>
        <w:pStyle w:val="NoSpacing"/>
        <w:spacing w:line="360" w:lineRule="auto"/>
        <w:jc w:val="both"/>
        <w:rPr>
          <w:rFonts w:cstheme="minorHAnsi"/>
        </w:rPr>
      </w:pPr>
    </w:p>
    <w:p w14:paraId="6AE7658C" w14:textId="77777777" w:rsidR="006116B7" w:rsidRDefault="006116B7" w:rsidP="006116B7">
      <w:pPr>
        <w:pStyle w:val="NoSpacing"/>
        <w:spacing w:line="360" w:lineRule="auto"/>
        <w:jc w:val="center"/>
        <w:rPr>
          <w:rFonts w:cstheme="minorHAnsi"/>
          <w:b/>
        </w:rPr>
      </w:pPr>
      <w:r>
        <w:rPr>
          <w:noProof/>
          <w:lang w:eastAsia="en-GB"/>
        </w:rPr>
        <w:drawing>
          <wp:inline distT="0" distB="0" distL="0" distR="0" wp14:anchorId="207E83DB" wp14:editId="30953716">
            <wp:extent cx="5626157" cy="5156790"/>
            <wp:effectExtent l="0" t="0" r="0" b="6350"/>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5802" cy="5174796"/>
                    </a:xfrm>
                    <a:prstGeom prst="rect">
                      <a:avLst/>
                    </a:prstGeom>
                    <a:noFill/>
                    <a:ln>
                      <a:noFill/>
                    </a:ln>
                  </pic:spPr>
                </pic:pic>
              </a:graphicData>
            </a:graphic>
          </wp:inline>
        </w:drawing>
      </w:r>
    </w:p>
    <w:p w14:paraId="1580EC2A" w14:textId="4A2FA29F" w:rsidR="006116B7" w:rsidRDefault="006116B7" w:rsidP="006116B7">
      <w:pPr>
        <w:spacing w:after="0" w:line="240" w:lineRule="auto"/>
        <w:rPr>
          <w:b/>
          <w:lang w:eastAsia="en-GB"/>
        </w:rPr>
      </w:pPr>
      <w:r>
        <w:rPr>
          <w:rFonts w:cstheme="minorHAnsi"/>
          <w:b/>
        </w:rPr>
        <w:t>Figure 3</w:t>
      </w:r>
      <w:r w:rsidRPr="00D90BFD">
        <w:rPr>
          <w:rFonts w:cstheme="minorHAnsi"/>
          <w:b/>
        </w:rPr>
        <w:t>.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ness costs of resistance (α), background rate of transmission to animal populations (ζ) and the rate of animal-to-human transmission (β</w:t>
      </w:r>
      <w:r w:rsidRPr="00D90BFD">
        <w:rPr>
          <w:rFonts w:cstheme="minorHAnsi"/>
          <w:b/>
          <w:vertAlign w:val="subscript"/>
        </w:rPr>
        <w:t>HA</w:t>
      </w:r>
      <w:r w:rsidRPr="00D90BFD">
        <w:rPr>
          <w:rFonts w:cstheme="minorHAnsi"/>
          <w:b/>
        </w:rPr>
        <w:t xml:space="preserve">). </w:t>
      </w:r>
      <w:r w:rsidRPr="00D90BFD">
        <w:rPr>
          <w:rFonts w:cstheme="minorHAnsi"/>
        </w:rPr>
        <w:t>A) Ampicillin in broiler poultry, B) tetracycline usage in broiler poultry, C) ampicillin usage in fattening pigs and D) tetracycline usage in fattening pigs. The estimated posterior distribution for each generation is highlighted by fill colours. Red line represents the mean from the 10</w:t>
      </w:r>
      <w:r w:rsidRPr="00D90BFD">
        <w:rPr>
          <w:rFonts w:cstheme="minorHAnsi"/>
          <w:vertAlign w:val="superscript"/>
        </w:rPr>
        <w:t>th</w:t>
      </w:r>
      <w:r w:rsidRPr="00D90BFD">
        <w:rPr>
          <w:rFonts w:cstheme="minorHAnsi"/>
        </w:rPr>
        <w:t xml:space="preserve"> generation for each parameter.</w:t>
      </w: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018D7D3A" w14:textId="5A0880DC" w:rsidR="008A7045" w:rsidRDefault="008A7045" w:rsidP="006B360A">
      <w:pPr>
        <w:pStyle w:val="NoSpacing"/>
        <w:spacing w:line="360" w:lineRule="auto"/>
        <w:rPr>
          <w:b/>
          <w:bCs/>
          <w:u w:val="single"/>
        </w:rPr>
      </w:pPr>
      <w:r>
        <w:rPr>
          <w:b/>
          <w:bCs/>
          <w:u w:val="single"/>
        </w:rPr>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70D16FD6" w:rsidR="00797017" w:rsidRPr="009542A4" w:rsidRDefault="00AF670D" w:rsidP="006B360A">
      <w:pPr>
        <w:pStyle w:val="NoSpacing"/>
        <w:spacing w:line="360" w:lineRule="auto"/>
        <w:jc w:val="both"/>
        <w:rPr>
          <w:b/>
          <w:bCs/>
        </w:rPr>
      </w:pPr>
      <w:r>
        <w:rPr>
          <w:b/>
          <w:bCs/>
        </w:rPr>
        <w:t>Figure S</w:t>
      </w:r>
      <w:r w:rsidR="0022078F">
        <w:rPr>
          <w:b/>
          <w:bCs/>
        </w:rPr>
        <w:t>8</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2F9BE81C" w:rsidR="009542A4" w:rsidRPr="009542A4" w:rsidRDefault="009542A4" w:rsidP="006B360A">
      <w:pPr>
        <w:pStyle w:val="NoSpacing"/>
        <w:spacing w:line="360" w:lineRule="auto"/>
        <w:jc w:val="both"/>
        <w:rPr>
          <w:b/>
          <w:bCs/>
        </w:rPr>
      </w:pPr>
      <w:r w:rsidRPr="009542A4">
        <w:rPr>
          <w:b/>
          <w:bCs/>
        </w:rPr>
        <w:t>Figure S</w:t>
      </w:r>
      <w:r w:rsidR="0022078F">
        <w:rPr>
          <w:b/>
          <w:bCs/>
        </w:rPr>
        <w:t>9</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DD67EE6" w:rsidR="009542A4" w:rsidRPr="009542A4" w:rsidRDefault="009542A4" w:rsidP="006B360A">
      <w:pPr>
        <w:pStyle w:val="NoSpacing"/>
        <w:spacing w:line="360" w:lineRule="auto"/>
        <w:jc w:val="both"/>
        <w:rPr>
          <w:b/>
          <w:bCs/>
        </w:rPr>
      </w:pPr>
      <w:r w:rsidRPr="009542A4">
        <w:rPr>
          <w:b/>
          <w:bCs/>
        </w:rPr>
        <w:t>Figure S</w:t>
      </w:r>
      <w:r w:rsidR="0022078F">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0C56C8A4" w:rsidR="009542A4" w:rsidRPr="009542A4" w:rsidRDefault="009542A4" w:rsidP="006B360A">
      <w:pPr>
        <w:pStyle w:val="NoSpacing"/>
        <w:spacing w:line="360" w:lineRule="auto"/>
        <w:jc w:val="both"/>
        <w:rPr>
          <w:b/>
          <w:bCs/>
        </w:rPr>
      </w:pPr>
      <w:r w:rsidRPr="009542A4">
        <w:rPr>
          <w:b/>
          <w:bCs/>
        </w:rPr>
        <w:t>Figure S</w:t>
      </w:r>
      <w:r w:rsidR="00E33518">
        <w:rPr>
          <w:b/>
          <w:bCs/>
        </w:rPr>
        <w:t>1</w:t>
      </w:r>
      <w:r w:rsidR="0022078F">
        <w:rPr>
          <w:b/>
          <w:bCs/>
        </w:rPr>
        <w:t>1</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31B8A3ED"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22078F">
        <w:rPr>
          <w:rFonts w:cstheme="minorHAnsi"/>
          <w:b/>
        </w:rPr>
        <w:t>4</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w:t>
      </w:r>
      <w:r w:rsidR="004D63B7">
        <w:rPr>
          <w:rFonts w:cstheme="minorHAnsi"/>
        </w:rPr>
        <w:t>s</w:t>
      </w:r>
      <w:r w:rsidR="00EC30FE">
        <w:rPr>
          <w:rFonts w:cstheme="minorHAnsi"/>
        </w:rPr>
        <w:t xml:space="preserve">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13757FF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22078F">
        <w:rPr>
          <w:rFonts w:cstheme="minorHAnsi"/>
          <w:b/>
        </w:rPr>
        <w:t>5</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w:t>
      </w:r>
      <w:r w:rsidR="004D63B7">
        <w:rPr>
          <w:rFonts w:cstheme="minorHAnsi"/>
        </w:rPr>
        <w:t>s</w:t>
      </w:r>
      <w:r>
        <w:rPr>
          <w:rFonts w:cstheme="minorHAnsi"/>
        </w:rPr>
        <w:t xml:space="preserve">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6D3004CE" w:rsidR="003968E4"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22078F" w:rsidRPr="00812177">
        <w:rPr>
          <w:rFonts w:cstheme="minorHAnsi"/>
          <w:b/>
          <w:bCs/>
        </w:rPr>
        <w:t>6</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r w:rsidR="00C03920" w:rsidRPr="00812177">
        <w:rPr>
          <w:rFonts w:cstheme="minorHAnsi"/>
          <w:b/>
          <w:vertAlign w:val="subscript"/>
        </w:rPr>
        <w:t>RHProp</w:t>
      </w:r>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NoSpacing"/>
        <w:spacing w:line="360" w:lineRule="auto"/>
        <w:jc w:val="center"/>
        <w:rPr>
          <w:rFonts w:cstheme="minorHAnsi"/>
          <w:bCs/>
        </w:rPr>
      </w:pPr>
      <w:r w:rsidRPr="00EA2C83">
        <w:rPr>
          <w:rFonts w:cstheme="minorHAnsi"/>
          <w:bCs/>
          <w:noProof/>
          <w:lang w:eastAsia="en-GB"/>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313C6DD7" w:rsidR="00EA2C83" w:rsidRDefault="00EA2C83" w:rsidP="00EA2C83">
      <w:pPr>
        <w:pStyle w:val="NoSpacing"/>
        <w:spacing w:line="360" w:lineRule="auto"/>
        <w:jc w:val="both"/>
        <w:rPr>
          <w:rFonts w:cstheme="minorHAnsi"/>
          <w:bCs/>
        </w:rPr>
      </w:pPr>
      <w:r w:rsidRPr="00812177">
        <w:rPr>
          <w:rFonts w:cstheme="minorHAnsi"/>
          <w:b/>
          <w:bCs/>
        </w:rPr>
        <w:t>Figure S1</w:t>
      </w:r>
      <w:r>
        <w:rPr>
          <w:rFonts w:cstheme="minorHAnsi"/>
          <w:b/>
          <w:bCs/>
        </w:rPr>
        <w:t>7</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NoSpacing"/>
        <w:spacing w:line="360" w:lineRule="auto"/>
        <w:jc w:val="both"/>
        <w:rPr>
          <w:rFonts w:cstheme="minorHAnsi"/>
        </w:rPr>
      </w:pPr>
      <w:r>
        <w:rPr>
          <w:noProof/>
          <w:lang w:eastAsia="en-GB"/>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22E2DA4E" w:rsidR="0022078F" w:rsidRPr="00D67AE7" w:rsidRDefault="0022078F" w:rsidP="0022078F">
      <w:pPr>
        <w:pStyle w:val="NoSpacing"/>
        <w:spacing w:line="360" w:lineRule="auto"/>
        <w:jc w:val="both"/>
        <w:rPr>
          <w:rFonts w:cstheme="minorHAnsi"/>
          <w:b/>
        </w:rPr>
      </w:pPr>
      <w:bookmarkStart w:id="4" w:name="_Hlk55379253"/>
      <w:r w:rsidRPr="00D67AE7">
        <w:rPr>
          <w:rFonts w:cstheme="minorHAnsi"/>
          <w:b/>
        </w:rPr>
        <w:t xml:space="preserve">Figure </w:t>
      </w:r>
      <w:r w:rsidR="00EA2C83">
        <w:rPr>
          <w:rFonts w:cstheme="minorHAnsi"/>
          <w:b/>
        </w:rPr>
        <w:t>S18</w:t>
      </w:r>
      <w:r>
        <w:rPr>
          <w:rFonts w:cstheme="minorHAnsi"/>
          <w:b/>
        </w:rPr>
        <w:t>.</w:t>
      </w:r>
      <w:r w:rsidRPr="00D67AE7">
        <w:rPr>
          <w:rFonts w:cstheme="minorHAnsi"/>
          <w:b/>
        </w:rPr>
        <w:t xml:space="preserve"> Fourier amplitude senstivity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4"/>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19F783F6" w14:textId="77777777" w:rsidR="00C511ED" w:rsidRPr="00C511ED" w:rsidRDefault="00CB72E8" w:rsidP="00C511ED">
      <w:pPr>
        <w:pStyle w:val="EndNoteBibliography"/>
        <w:spacing w:after="0"/>
      </w:pPr>
      <w:r>
        <w:fldChar w:fldCharType="begin"/>
      </w:r>
      <w:r>
        <w:instrText xml:space="preserve"> ADDIN EN.REFLIST </w:instrText>
      </w:r>
      <w:r>
        <w:fldChar w:fldCharType="separate"/>
      </w:r>
      <w:r w:rsidR="00C511ED" w:rsidRPr="00C511ED">
        <w:t>1.</w:t>
      </w:r>
      <w:r w:rsidR="00C511ED" w:rsidRPr="00C511ED">
        <w:tab/>
        <w:t>European Medicines Agency ESoVAC. Sales of veterinary antimicrobial agents in 31 European countries in 2014. European Medicines Agency; 2016.</w:t>
      </w:r>
    </w:p>
    <w:p w14:paraId="42A43C04" w14:textId="77777777" w:rsidR="00C511ED" w:rsidRPr="00C511ED" w:rsidRDefault="00C511ED" w:rsidP="00C511ED">
      <w:pPr>
        <w:pStyle w:val="EndNoteBibliography"/>
        <w:spacing w:after="0"/>
      </w:pPr>
      <w:r w:rsidRPr="00C511ED">
        <w:t>2.</w:t>
      </w:r>
      <w:r w:rsidRPr="00C511ED">
        <w:tab/>
        <w:t>European Medicines Agency ESoVAC. Sales of veterinary antimicrobial agents in 31 European countries in 2015. European Medicines Agency; 2017.</w:t>
      </w:r>
    </w:p>
    <w:p w14:paraId="43468932" w14:textId="77777777" w:rsidR="00C511ED" w:rsidRPr="00C511ED" w:rsidRDefault="00C511ED" w:rsidP="00C511ED">
      <w:pPr>
        <w:pStyle w:val="EndNoteBibliography"/>
        <w:spacing w:after="0"/>
      </w:pPr>
      <w:r w:rsidRPr="00C511ED">
        <w:t>3.</w:t>
      </w:r>
      <w:r w:rsidRPr="00C511ED">
        <w:tab/>
        <w:t>European Medicines Agency ESoVAC. Sales of veterinary antimicrobial agents in 31 European countries in 2016. European Medicines Agency; 2018.</w:t>
      </w:r>
    </w:p>
    <w:p w14:paraId="2396B983" w14:textId="77777777" w:rsidR="00C511ED" w:rsidRPr="00C511ED" w:rsidRDefault="00C511ED" w:rsidP="00C511ED">
      <w:pPr>
        <w:pStyle w:val="EndNoteBibliography"/>
        <w:spacing w:after="0"/>
      </w:pPr>
      <w:r w:rsidRPr="00C511ED">
        <w:t>4.</w:t>
      </w:r>
      <w:r w:rsidRPr="00C511ED">
        <w:tab/>
        <w:t>European Medicines Agency ESoVAC. Sales of veterinary antimicrobial agents in 31 European countries in 2017. European Medicines Agency; 2019.</w:t>
      </w:r>
    </w:p>
    <w:p w14:paraId="032D0AC6" w14:textId="77777777" w:rsidR="00C511ED" w:rsidRPr="00C511ED" w:rsidRDefault="00C511ED" w:rsidP="00C511ED">
      <w:pPr>
        <w:pStyle w:val="EndNoteBibliography"/>
        <w:spacing w:after="0"/>
      </w:pPr>
      <w:r w:rsidRPr="00C511ED">
        <w:t>5.</w:t>
      </w:r>
      <w:r w:rsidRPr="00C511ED">
        <w:tab/>
        <w:t>European Medicines Agency ESoVAC. Sales of veterinary antimicrobial agents in 31 European countries in 2018. European Medicines Agency; 2020.</w:t>
      </w:r>
    </w:p>
    <w:p w14:paraId="236215BA" w14:textId="77777777" w:rsidR="00C511ED" w:rsidRPr="00C511ED" w:rsidRDefault="00C511ED" w:rsidP="00C511ED">
      <w:pPr>
        <w:pStyle w:val="EndNoteBibliography"/>
        <w:spacing w:after="0"/>
      </w:pPr>
      <w:r w:rsidRPr="00C511ED">
        <w:t>6.</w:t>
      </w:r>
      <w:r w:rsidRPr="00C511ED">
        <w:tab/>
        <w:t>Control ECfDPa. Salmonellosis - Annual Epidemiological Report for 2017. Stockholm: ECDC; 2020.</w:t>
      </w:r>
    </w:p>
    <w:p w14:paraId="5BFF7268" w14:textId="77777777" w:rsidR="00C511ED" w:rsidRPr="00C511ED" w:rsidRDefault="00C511ED" w:rsidP="00C511ED">
      <w:pPr>
        <w:pStyle w:val="EndNoteBibliography"/>
        <w:spacing w:after="0"/>
      </w:pPr>
      <w:r w:rsidRPr="00C511ED">
        <w:t>7.</w:t>
      </w:r>
      <w:r w:rsidRPr="00C511ED">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39AB6D36" w14:textId="77777777" w:rsidR="00C511ED" w:rsidRPr="00C511ED" w:rsidRDefault="00C511ED" w:rsidP="00C511ED">
      <w:pPr>
        <w:pStyle w:val="EndNoteBibliography"/>
        <w:spacing w:after="0"/>
      </w:pPr>
      <w:r w:rsidRPr="00C511ED">
        <w:t>8.</w:t>
      </w:r>
      <w:r w:rsidRPr="00C511ED">
        <w:tab/>
        <w:t>Authority EFS, Prevention ECfD, Control. The European Union summary report on antimicrobial resistance in zoonotic and indicator bacteria from humans, animals and food in 2014. EFSA journal. 2016;14(2):4380.</w:t>
      </w:r>
    </w:p>
    <w:p w14:paraId="2E671BA0" w14:textId="77777777" w:rsidR="00C511ED" w:rsidRPr="00C511ED" w:rsidRDefault="00C511ED" w:rsidP="00C511ED">
      <w:pPr>
        <w:pStyle w:val="EndNoteBibliography"/>
        <w:spacing w:after="0"/>
      </w:pPr>
      <w:r w:rsidRPr="00C511ED">
        <w:t>9.</w:t>
      </w:r>
      <w:r w:rsidRPr="00C511ED">
        <w:tab/>
        <w:t>Authority EFS, Prevention ECfD, Control. The European Union summary report on antimicrobial resistance in zoonotic and indicator bacteria from humans, animals and food in 2015. EFSA Journal. 2017;15(2):e04694.</w:t>
      </w:r>
    </w:p>
    <w:p w14:paraId="2C3F277A" w14:textId="77777777" w:rsidR="00C511ED" w:rsidRPr="00C511ED" w:rsidRDefault="00C511ED" w:rsidP="00C511ED">
      <w:pPr>
        <w:pStyle w:val="EndNoteBibliography"/>
        <w:spacing w:after="0"/>
      </w:pPr>
      <w:r w:rsidRPr="00C511ED">
        <w:t>10.</w:t>
      </w:r>
      <w:r w:rsidRPr="00C511ED">
        <w:tab/>
        <w:t>Authority EFS, Prevention ECfD, Control. The European Union summary report on antimicrobial resistance in zoonotic and indicator bacteria from humans, animals and food in 2016. EFSA Journal. 2018;16(2):e05182.</w:t>
      </w:r>
    </w:p>
    <w:p w14:paraId="07CC923B" w14:textId="77777777" w:rsidR="00C511ED" w:rsidRPr="00C511ED" w:rsidRDefault="00C511ED" w:rsidP="00C511ED">
      <w:pPr>
        <w:pStyle w:val="EndNoteBibliography"/>
        <w:spacing w:after="0"/>
      </w:pPr>
      <w:r w:rsidRPr="00C511ED">
        <w:t>11.</w:t>
      </w:r>
      <w:r w:rsidRPr="00C511ED">
        <w:tab/>
        <w:t>Authority EFS, Prevention ECfD, Control. The European Union summary report on antimicrobial resistance in zoonotic and indicator bacteria from humans, animals and food in 2017. EFSA Journal. 2019;17(2):e05598.</w:t>
      </w:r>
    </w:p>
    <w:p w14:paraId="65D75547" w14:textId="77777777" w:rsidR="00C511ED" w:rsidRPr="00C511ED" w:rsidRDefault="00C511ED" w:rsidP="00C511ED">
      <w:pPr>
        <w:pStyle w:val="EndNoteBibliography"/>
        <w:spacing w:after="0"/>
      </w:pPr>
      <w:r w:rsidRPr="00C511ED">
        <w:t>12.</w:t>
      </w:r>
      <w:r w:rsidRPr="00C511ED">
        <w:tab/>
        <w:t>Authority EFS, Prevention ECfD, Control. The European Union Summary Report on Antimicrobial Resistance in zoonotic and indicator bacteria from humans, animals and food in 2017/2018. EFSA Journal. 2020;18(3):e06007.</w:t>
      </w:r>
    </w:p>
    <w:p w14:paraId="6BBF2160" w14:textId="77777777" w:rsidR="00C511ED" w:rsidRPr="00C511ED" w:rsidRDefault="00C511ED" w:rsidP="00C511ED">
      <w:pPr>
        <w:pStyle w:val="EndNoteBibliography"/>
        <w:spacing w:after="0"/>
      </w:pPr>
      <w:r w:rsidRPr="00C511ED">
        <w:t>13.</w:t>
      </w:r>
      <w:r w:rsidRPr="00C511ED">
        <w:tab/>
        <w:t>Authority EFS. The European Union Summary Report on Antimicrobial Resistance in zoonotic and indicator bacteria from humans, animals and food in 2018/2019. EFSA Journal. 2021;19(4).</w:t>
      </w:r>
    </w:p>
    <w:p w14:paraId="58048DE0" w14:textId="4BF66871" w:rsidR="00C511ED" w:rsidRPr="00C511ED" w:rsidRDefault="00C511ED" w:rsidP="00C511ED">
      <w:pPr>
        <w:pStyle w:val="EndNoteBibliography"/>
        <w:spacing w:after="0"/>
      </w:pPr>
      <w:r w:rsidRPr="00C511ED">
        <w:t>14.</w:t>
      </w:r>
      <w:r w:rsidRPr="00C511ED">
        <w:tab/>
        <w:t xml:space="preserve">Eurostat. Population and population change statistics: European Commission; 2021 [updated 05/07/2021. Available from: </w:t>
      </w:r>
      <w:hyperlink r:id="rId24" w:anchor="EU_population_shows_a_slight_decrease_in_2020" w:history="1">
        <w:r w:rsidRPr="00C511ED">
          <w:rPr>
            <w:rStyle w:val="Hyperlink"/>
          </w:rPr>
          <w:t>https://ec.europa.eu/eurostat/statistics-explained/index.php?title=Population_and_population_change_statistics#EU_population_shows_a_slight_decrease_in_2020</w:t>
        </w:r>
      </w:hyperlink>
      <w:r w:rsidRPr="00C511ED">
        <w:t>.</w:t>
      </w:r>
    </w:p>
    <w:p w14:paraId="0BE1353B" w14:textId="77777777" w:rsidR="00C511ED" w:rsidRPr="00C511ED" w:rsidRDefault="00C511ED" w:rsidP="00C511ED">
      <w:pPr>
        <w:pStyle w:val="EndNoteBibliography"/>
        <w:spacing w:after="0"/>
      </w:pPr>
      <w:r w:rsidRPr="00C511ED">
        <w:t>15.</w:t>
      </w:r>
      <w:r w:rsidRPr="00C511ED">
        <w:tab/>
        <w:t>Saltelli A, Bolado R. An alternative way to compute Fourier amplitude sensitivity test (FAST). Computational Statistics &amp; Data Analysis. 1998;26(4):445-60.</w:t>
      </w:r>
    </w:p>
    <w:p w14:paraId="5AABCD8D" w14:textId="77777777" w:rsidR="00C511ED" w:rsidRPr="00C511ED" w:rsidRDefault="00C511ED" w:rsidP="00C511ED">
      <w:pPr>
        <w:pStyle w:val="EndNoteBibliography"/>
        <w:spacing w:after="0"/>
      </w:pPr>
      <w:r w:rsidRPr="00C511ED">
        <w:t>16.</w:t>
      </w:r>
      <w:r w:rsidRPr="00C511ED">
        <w:tab/>
        <w:t>Toni T, Welch D, Strelkowa N, Ipsen A, Stumpf MP. Approximate Bayesian computation scheme for parameter inference and model selection in dynamical systems. J R Soc Interface. 2009;6(31):187-202.</w:t>
      </w:r>
    </w:p>
    <w:p w14:paraId="7C59564F" w14:textId="77777777" w:rsidR="00C511ED" w:rsidRPr="00C511ED" w:rsidRDefault="00C511ED" w:rsidP="00C511ED">
      <w:pPr>
        <w:pStyle w:val="EndNoteBibliography"/>
        <w:spacing w:after="0"/>
      </w:pPr>
      <w:r w:rsidRPr="00C511ED">
        <w:t>17.</w:t>
      </w:r>
      <w:r w:rsidRPr="00C511ED">
        <w:tab/>
        <w:t>Kass RE, Raftery AE. Bayes factors. Journal of the american statistical association. 1995;90(430):773-95.</w:t>
      </w:r>
    </w:p>
    <w:p w14:paraId="61D58819" w14:textId="77777777" w:rsidR="00C511ED" w:rsidRPr="00C511ED" w:rsidRDefault="00C511ED" w:rsidP="00C511ED">
      <w:pPr>
        <w:pStyle w:val="EndNoteBibliography"/>
        <w:spacing w:after="0"/>
      </w:pPr>
      <w:r w:rsidRPr="00C511ED">
        <w:t>18.</w:t>
      </w:r>
      <w:r w:rsidRPr="00C511ED">
        <w:tab/>
        <w:t>Soetaert K, Herman PM. A practical guide to ecological modelling: using R as a simulation platform: Springer; 2009.</w:t>
      </w:r>
    </w:p>
    <w:p w14:paraId="294B7F03" w14:textId="77777777" w:rsidR="00C511ED" w:rsidRPr="00C511ED" w:rsidRDefault="00C511ED" w:rsidP="00C511ED">
      <w:pPr>
        <w:pStyle w:val="EndNoteBibliography"/>
        <w:spacing w:after="0"/>
      </w:pPr>
      <w:r w:rsidRPr="00C511ED">
        <w:t>19.</w:t>
      </w:r>
      <w:r w:rsidRPr="00C511ED">
        <w:tab/>
        <w:t xml:space="preserve">Bertrand Iooss AJ, Gilles Pujol, with contributions from Khalid Boumhaout, Sebastien Da Veiga, Thibault Delage, Jana Fruth, Laurent Gilquin, Joseph Guillaume, Loic Le Gratiet, Paul Lemaitre, </w:t>
      </w:r>
      <w:r w:rsidRPr="00C511ED">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53B4AA91" w14:textId="77777777" w:rsidR="00C511ED" w:rsidRPr="00C511ED" w:rsidRDefault="00C511ED" w:rsidP="00C511ED">
      <w:pPr>
        <w:pStyle w:val="EndNoteBibliography"/>
        <w:spacing w:after="0"/>
      </w:pPr>
      <w:r w:rsidRPr="00C511ED">
        <w:t>20.</w:t>
      </w:r>
      <w:r w:rsidRPr="00C511ED">
        <w:tab/>
        <w:t>Stefan Wilhelm MBG. tmvtnorm: Truncated Multivariate Normal and Student t Distribution. 1.4-10 ed2015.</w:t>
      </w:r>
    </w:p>
    <w:p w14:paraId="0B0F0017" w14:textId="77777777" w:rsidR="00C511ED" w:rsidRPr="00C511ED" w:rsidRDefault="00C511ED" w:rsidP="00C511ED">
      <w:pPr>
        <w:pStyle w:val="EndNoteBibliography"/>
        <w:spacing w:after="0"/>
      </w:pPr>
      <w:r w:rsidRPr="00C511ED">
        <w:t>21.</w:t>
      </w:r>
      <w:r w:rsidRPr="00C511ED">
        <w:tab/>
        <w:t>Makowski D, Ben-Shachar MS, Lüdecke D. bayestestR: Describing effects and their uncertainty, existence and significance within the Bayesian framework. Journal of Open Source Software. 2019;4(40):1541.</w:t>
      </w:r>
    </w:p>
    <w:p w14:paraId="5143299F" w14:textId="77777777" w:rsidR="00C511ED" w:rsidRPr="00C511ED" w:rsidRDefault="00C511ED" w:rsidP="00C511ED">
      <w:pPr>
        <w:pStyle w:val="EndNoteBibliography"/>
        <w:spacing w:after="0"/>
      </w:pPr>
      <w:r w:rsidRPr="00C511ED">
        <w:t>22.</w:t>
      </w:r>
      <w:r w:rsidRPr="00C511ED">
        <w:tab/>
        <w:t>Wickham H. Elegant graphics for data analysis. Media. 2009;35(211):10.1007.</w:t>
      </w:r>
    </w:p>
    <w:p w14:paraId="627B573F" w14:textId="77777777" w:rsidR="00C511ED" w:rsidRPr="00C511ED" w:rsidRDefault="00C511ED" w:rsidP="00C511ED">
      <w:pPr>
        <w:pStyle w:val="EndNoteBibliography"/>
        <w:spacing w:after="0"/>
      </w:pPr>
      <w:r w:rsidRPr="00C511ED">
        <w:t>23.</w:t>
      </w:r>
      <w:r w:rsidRPr="00C511ED">
        <w:tab/>
        <w:t>Campitelli E. metR: Tools for easier analysis of meteorological fields. 2020.</w:t>
      </w:r>
    </w:p>
    <w:p w14:paraId="0E2FECA6" w14:textId="77777777" w:rsidR="00C511ED" w:rsidRPr="00C511ED" w:rsidRDefault="00C511ED" w:rsidP="00C511ED">
      <w:pPr>
        <w:pStyle w:val="EndNoteBibliography"/>
      </w:pPr>
      <w:r w:rsidRPr="00C511ED">
        <w:t>24.</w:t>
      </w:r>
      <w:r w:rsidRPr="00C511ED">
        <w:tab/>
        <w:t>Kassambara A. Package ‘ggpubr’. 0.4.0 ed2020. p. abou</w:t>
      </w:r>
    </w:p>
    <w:p w14:paraId="24C75A19" w14:textId="77777777" w:rsidR="00C511ED" w:rsidRPr="00C511ED" w:rsidRDefault="00C511ED" w:rsidP="00C511ED">
      <w:pPr>
        <w:pStyle w:val="EndNoteBibliography"/>
        <w:spacing w:after="0"/>
      </w:pPr>
    </w:p>
    <w:p w14:paraId="66D9F134" w14:textId="77777777" w:rsidR="00C511ED" w:rsidRPr="00C511ED" w:rsidRDefault="00C511ED" w:rsidP="00C511ED">
      <w:pPr>
        <w:pStyle w:val="EndNoteBibliography"/>
      </w:pPr>
      <w:r w:rsidRPr="00C511ED">
        <w:t>25.</w:t>
      </w:r>
      <w:r w:rsidRPr="00C511ED">
        <w:tab/>
        <w:t>Baptiste Auguie AA. gridExtra: Miscellaneous Functions for "Grid" Graphics. 2.3 ed2017.</w:t>
      </w:r>
    </w:p>
    <w:p w14:paraId="4973E8D4" w14:textId="16BCDF94"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5F238B" w14:textId="77777777" w:rsidR="00143194" w:rsidRDefault="00143194" w:rsidP="00E4519F">
      <w:pPr>
        <w:spacing w:after="0" w:line="240" w:lineRule="auto"/>
      </w:pPr>
      <w:r>
        <w:separator/>
      </w:r>
    </w:p>
  </w:endnote>
  <w:endnote w:type="continuationSeparator" w:id="0">
    <w:p w14:paraId="013310CC" w14:textId="77777777" w:rsidR="00143194" w:rsidRDefault="00143194"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3D66FB" w14:textId="77777777" w:rsidR="00143194" w:rsidRDefault="00143194" w:rsidP="00E4519F">
      <w:pPr>
        <w:spacing w:after="0" w:line="240" w:lineRule="auto"/>
      </w:pPr>
      <w:r>
        <w:separator/>
      </w:r>
    </w:p>
  </w:footnote>
  <w:footnote w:type="continuationSeparator" w:id="0">
    <w:p w14:paraId="6DB89E0F" w14:textId="77777777" w:rsidR="00143194" w:rsidRDefault="00143194"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etdpdtqpsteter90pv50tnr0xstsrters9&quot;&gt;Thesis_references&lt;record-ids&gt;&lt;item&gt;409&lt;/item&gt;&lt;item&gt;420&lt;/item&gt;&lt;item&gt;476&lt;/item&gt;&lt;item&gt;514&lt;/item&gt;&lt;item&gt;544&lt;/item&gt;&lt;item&gt;545&lt;/item&gt;&lt;item&gt;546&lt;/item&gt;&lt;item&gt;547&lt;/item&gt;&lt;item&gt;548&lt;/item&gt;&lt;item&gt;590&lt;/item&gt;&lt;item&gt;591&lt;/item&gt;&lt;item&gt;593&lt;/item&gt;&lt;item&gt;595&lt;/item&gt;&lt;item&gt;614&lt;/item&gt;&lt;/record-ids&gt;&lt;/item&gt;&lt;/Libraries&gt;"/>
  </w:docVars>
  <w:rsids>
    <w:rsidRoot w:val="00410929"/>
    <w:rsid w:val="00001603"/>
    <w:rsid w:val="00007488"/>
    <w:rsid w:val="000109DE"/>
    <w:rsid w:val="0001247B"/>
    <w:rsid w:val="0001519C"/>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42A53"/>
    <w:rsid w:val="00143194"/>
    <w:rsid w:val="0015208D"/>
    <w:rsid w:val="00153B70"/>
    <w:rsid w:val="00154382"/>
    <w:rsid w:val="0015613E"/>
    <w:rsid w:val="00185AA0"/>
    <w:rsid w:val="00191DCA"/>
    <w:rsid w:val="001C164F"/>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52FF"/>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0ED0"/>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D63B7"/>
    <w:rsid w:val="004E1542"/>
    <w:rsid w:val="004E2C9D"/>
    <w:rsid w:val="00504D6B"/>
    <w:rsid w:val="00512ADF"/>
    <w:rsid w:val="0052380B"/>
    <w:rsid w:val="005240C6"/>
    <w:rsid w:val="0053490A"/>
    <w:rsid w:val="005353D3"/>
    <w:rsid w:val="00537C91"/>
    <w:rsid w:val="0055196F"/>
    <w:rsid w:val="005537E7"/>
    <w:rsid w:val="00571CEE"/>
    <w:rsid w:val="00587845"/>
    <w:rsid w:val="00587EF4"/>
    <w:rsid w:val="005956F9"/>
    <w:rsid w:val="005A2937"/>
    <w:rsid w:val="005C0EE9"/>
    <w:rsid w:val="005E0D9E"/>
    <w:rsid w:val="005E5D84"/>
    <w:rsid w:val="005F25DA"/>
    <w:rsid w:val="005F5107"/>
    <w:rsid w:val="0060428A"/>
    <w:rsid w:val="00605425"/>
    <w:rsid w:val="006116B7"/>
    <w:rsid w:val="006177E6"/>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A73C5"/>
    <w:rsid w:val="007C5974"/>
    <w:rsid w:val="007E08B9"/>
    <w:rsid w:val="007E715C"/>
    <w:rsid w:val="007E7ADB"/>
    <w:rsid w:val="00805290"/>
    <w:rsid w:val="00805EE1"/>
    <w:rsid w:val="00806710"/>
    <w:rsid w:val="008106A3"/>
    <w:rsid w:val="00811B93"/>
    <w:rsid w:val="00812177"/>
    <w:rsid w:val="008140E8"/>
    <w:rsid w:val="00825662"/>
    <w:rsid w:val="008316CD"/>
    <w:rsid w:val="00832317"/>
    <w:rsid w:val="008411C5"/>
    <w:rsid w:val="008430BA"/>
    <w:rsid w:val="00852B7F"/>
    <w:rsid w:val="008554C9"/>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2980"/>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258BE"/>
    <w:rsid w:val="00B31281"/>
    <w:rsid w:val="00B53161"/>
    <w:rsid w:val="00B7543A"/>
    <w:rsid w:val="00B76A08"/>
    <w:rsid w:val="00B76E76"/>
    <w:rsid w:val="00B86799"/>
    <w:rsid w:val="00C03920"/>
    <w:rsid w:val="00C05C42"/>
    <w:rsid w:val="00C27557"/>
    <w:rsid w:val="00C33456"/>
    <w:rsid w:val="00C429B0"/>
    <w:rsid w:val="00C511ED"/>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11580"/>
    <w:rsid w:val="00D267C1"/>
    <w:rsid w:val="00D37D5A"/>
    <w:rsid w:val="00D41FEB"/>
    <w:rsid w:val="00D507DC"/>
    <w:rsid w:val="00D510FB"/>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03D12"/>
    <w:rsid w:val="00E15838"/>
    <w:rsid w:val="00E1613D"/>
    <w:rsid w:val="00E20EF8"/>
    <w:rsid w:val="00E33518"/>
    <w:rsid w:val="00E34316"/>
    <w:rsid w:val="00E42912"/>
    <w:rsid w:val="00E4519F"/>
    <w:rsid w:val="00E64A22"/>
    <w:rsid w:val="00E65D4D"/>
    <w:rsid w:val="00E66B90"/>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95626"/>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CE9D1-348F-4C5D-87CF-C35B45AEF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6744</Words>
  <Characters>38444</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5</cp:revision>
  <cp:lastPrinted>2020-03-13T13:54:00Z</cp:lastPrinted>
  <dcterms:created xsi:type="dcterms:W3CDTF">2022-03-08T14:38:00Z</dcterms:created>
  <dcterms:modified xsi:type="dcterms:W3CDTF">2022-03-10T11:10:00Z</dcterms:modified>
</cp:coreProperties>
</file>